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8"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0C862713"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773485A4" w14:textId="7EFFB7EC" w:rsidR="00493C01" w:rsidRPr="0014050F" w:rsidRDefault="00493C01" w:rsidP="00493C01">
      <w:r w:rsidRPr="0014050F">
        <w:t>2: We develop</w:t>
      </w:r>
      <w:r w:rsidR="00C77761">
        <w:t>ed</w:t>
      </w:r>
      <w:r w:rsidRPr="0014050F">
        <w:t xml:space="preserve"> a generalizable </w:t>
      </w:r>
      <w:r>
        <w:t>model</w:t>
      </w:r>
      <w:r w:rsidRPr="0014050F">
        <w:t>, the “Regime Shift Detector”</w:t>
      </w:r>
      <w:r w:rsidR="00FA21FA">
        <w:t>,</w:t>
      </w:r>
      <w:r w:rsidRPr="0014050F">
        <w:t xml:space="preserve"> for </w:t>
      </w:r>
      <w:r w:rsidR="00FA21FA">
        <w:t xml:space="preserve">identify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tool comprised of a </w:t>
      </w:r>
      <w:r w:rsidRPr="0014050F">
        <w:t xml:space="preserve">suite of functions for examining population time series data for the presence, location, and magnitude of </w:t>
      </w:r>
      <w:r w:rsidR="00D93CA5">
        <w:t xml:space="preserve">parameter </w:t>
      </w:r>
      <w:r w:rsidRPr="0014050F">
        <w:t>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w:t>
      </w:r>
      <w:r w:rsidR="00A633EC">
        <w:t xml:space="preserve">then </w:t>
      </w:r>
      <w:r w:rsidRPr="0014050F">
        <w:t>rank</w:t>
      </w:r>
      <w:r w:rsidR="00AF0366">
        <w:t>s</w:t>
      </w:r>
      <w:r w:rsidRPr="0014050F">
        <w:t xml:space="preserve"> the fit of </w:t>
      </w:r>
      <w:r w:rsidR="00AF0366">
        <w:t>a particular</w:t>
      </w:r>
      <w:r w:rsidR="00AF0366" w:rsidRPr="0014050F">
        <w:t xml:space="preserve"> </w:t>
      </w:r>
      <w:r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Pr="0014050F">
        <w:t>. We examined the performance of this</w:t>
      </w:r>
      <w:r>
        <w:t xml:space="preserve"> model</w:t>
      </w:r>
      <w:r w:rsidRPr="0014050F">
        <w:t xml:space="preserve"> with </w:t>
      </w:r>
      <w:r w:rsidR="004F7957">
        <w:t>simulations</w:t>
      </w:r>
      <w:r w:rsidRPr="0014050F">
        <w:t xml:space="preserve"> and two</w:t>
      </w:r>
      <w:r w:rsidR="004F7957">
        <w:t xml:space="preserve"> </w:t>
      </w:r>
      <w:r w:rsidRPr="0014050F">
        <w:t>case studies</w:t>
      </w:r>
      <w:r w:rsidR="00D93CA5">
        <w:t>:</w:t>
      </w:r>
      <w:r w:rsidR="00F40045">
        <w:t xml:space="preserve"> the </w:t>
      </w:r>
      <w:r w:rsidR="00B35270">
        <w:t xml:space="preserve">invasion of </w:t>
      </w:r>
      <w:r w:rsidR="006350AB">
        <w:t xml:space="preserve">the </w:t>
      </w:r>
      <w:r w:rsidR="00A42D09">
        <w:t>m</w:t>
      </w:r>
      <w:r w:rsidR="00F40045">
        <w:t xml:space="preserve">ulticolored Asian </w:t>
      </w:r>
      <w:r w:rsidR="00A42D09">
        <w:t>l</w:t>
      </w:r>
      <w:r w:rsidR="00B35270">
        <w:t xml:space="preserve">adybeetle </w:t>
      </w:r>
      <w:r w:rsidR="00A666CD">
        <w:t>and</w:t>
      </w:r>
      <w:r w:rsidR="00F40045">
        <w:t xml:space="preserve"> the </w:t>
      </w:r>
      <w:r w:rsidR="00B35270">
        <w:t xml:space="preserve">decline of </w:t>
      </w:r>
      <w:r w:rsidR="00D93CA5">
        <w:t xml:space="preserve">the </w:t>
      </w:r>
      <w:r w:rsidR="00F40045">
        <w:t xml:space="preserve">eastern </w:t>
      </w:r>
      <w:r w:rsidR="00A42D09">
        <w:t>m</w:t>
      </w:r>
      <w:r w:rsidR="00B35270">
        <w:t>onarch butterfly.</w:t>
      </w:r>
    </w:p>
    <w:p w14:paraId="34F7EE4C" w14:textId="38B8482B" w:rsidR="00493C01" w:rsidRPr="0014050F" w:rsidRDefault="00493C01" w:rsidP="00493C01">
      <w:r w:rsidRPr="0014050F">
        <w:t xml:space="preserve">3: We found that under low </w:t>
      </w:r>
      <w:r w:rsidR="00F40045">
        <w:t xml:space="preserve">environmental/sampling </w:t>
      </w:r>
      <w:r w:rsidR="00BB5C7E">
        <w:t>noise</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y</w:t>
      </w:r>
      <w:r w:rsidR="00F66560">
        <w:t xml:space="preserve">, with the most complex parameterization conditions (i.e. time series with many break points) least likely to be detected by the model.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rsidR="00DA72A4">
        <w:t xml:space="preserve">, although </w:t>
      </w:r>
      <w:r w:rsidR="00E70BD0">
        <w:t xml:space="preserve">the absolute weights of true versus erroneous breaks found by the model </w:t>
      </w:r>
      <w:r w:rsidR="00DA72A4">
        <w:t>varied</w:t>
      </w:r>
      <w:r w:rsidR="00E70BD0">
        <w:t xml:space="preserve"> somewhat</w:t>
      </w:r>
      <w:r w:rsidR="00DA72A4">
        <w:t xml:space="preserve"> with other simulation par</w:t>
      </w:r>
      <w:r w:rsidR="000237F7">
        <w:t>a</w:t>
      </w:r>
      <w:r w:rsidR="00DA72A4">
        <w:t>meters.</w:t>
      </w:r>
      <w:r w:rsidR="00342D01">
        <w:t xml:space="preserve"> </w:t>
      </w:r>
      <w:r w:rsidR="00B05FEF">
        <w:t xml:space="preserve"> </w:t>
      </w:r>
      <w:r w:rsidRPr="0014050F">
        <w:t>In our case study examining the invasion process of</w:t>
      </w:r>
      <w:r>
        <w:t xml:space="preserve"> </w:t>
      </w:r>
      <w:r w:rsidR="00427B15">
        <w:t>ladybeetles</w:t>
      </w:r>
      <w:r w:rsidRPr="0014050F">
        <w:t xml:space="preserve">, the </w:t>
      </w:r>
      <w:r w:rsidR="00845569">
        <w:t>R</w:t>
      </w:r>
      <w:r w:rsidRPr="0014050F">
        <w:t xml:space="preserve">egime </w:t>
      </w:r>
      <w:r w:rsidR="00845569">
        <w:t>S</w:t>
      </w:r>
      <w:r w:rsidRPr="0014050F">
        <w:t xml:space="preserve">hift </w:t>
      </w:r>
      <w:r w:rsidR="00845569">
        <w:t>D</w:t>
      </w:r>
      <w:r w:rsidRPr="0014050F">
        <w:t>etector identified shifts in population cycling associated with</w:t>
      </w:r>
      <w:r>
        <w:t xml:space="preserve"> variation in</w:t>
      </w:r>
      <w:r w:rsidRPr="0014050F">
        <w:t xml:space="preserve"> prey availability. </w:t>
      </w:r>
      <w:r w:rsidR="00C979A1">
        <w:t>T</w:t>
      </w:r>
      <w:r w:rsidRPr="0014050F">
        <w:t xml:space="preserve">he </w:t>
      </w:r>
      <w:r w:rsidR="00B35270">
        <w:t>shifts identified</w:t>
      </w:r>
      <w:r w:rsidRPr="0014050F">
        <w:t xml:space="preserve"> </w:t>
      </w:r>
      <w:r w:rsidR="009A0B2F">
        <w:t xml:space="preserve">for the eastern monarch population </w:t>
      </w:r>
      <w:r w:rsidRPr="0014050F">
        <w:t xml:space="preserve">were more ambiguous, </w:t>
      </w:r>
      <w:r w:rsidR="00B35270">
        <w:t xml:space="preserve">but generally coincided with </w:t>
      </w:r>
      <w:r w:rsidR="00E06798">
        <w:t xml:space="preserve">changing </w:t>
      </w:r>
      <w:r w:rsidR="00B35270">
        <w:t xml:space="preserve">management practices affecting the availability of hostplants in their summer breeding grounds. </w:t>
      </w:r>
    </w:p>
    <w:p w14:paraId="267DAE0E" w14:textId="61A180F0" w:rsidR="00493C01" w:rsidRPr="0014050F" w:rsidRDefault="00B05FEF" w:rsidP="00493C01">
      <w:r>
        <w:t>4</w:t>
      </w:r>
      <w:bookmarkStart w:id="0" w:name="_GoBack"/>
      <w:bookmarkEnd w:id="0"/>
      <w:r w:rsidR="00493C01" w:rsidRPr="0014050F">
        <w:t xml:space="preserve">: </w:t>
      </w:r>
      <w:r w:rsidR="00342D01">
        <w:t xml:space="preserve">The </w:t>
      </w:r>
      <w:r w:rsidR="00845569">
        <w:t>R</w:t>
      </w:r>
      <w:r w:rsidR="00342D01">
        <w:t xml:space="preserve">egime </w:t>
      </w:r>
      <w:r w:rsidR="00845569">
        <w:t>S</w:t>
      </w:r>
      <w:r w:rsidR="00342D01">
        <w:t xml:space="preserve">hift </w:t>
      </w:r>
      <w:r w:rsidR="00845569">
        <w:t>D</w:t>
      </w:r>
      <w:r w:rsidR="00342D01">
        <w:t xml:space="preserve">etector </w:t>
      </w:r>
      <w:r w:rsidR="00D93CA5">
        <w:t xml:space="preserve">identifies </w:t>
      </w:r>
      <w:r w:rsidR="003E19B5">
        <w:t xml:space="preserve">possible </w:t>
      </w:r>
      <w:r w:rsidR="00342D01">
        <w:t>break</w:t>
      </w:r>
      <w:r w:rsidR="00B35270">
        <w:t xml:space="preserve"> points within time series data and quantifies</w:t>
      </w:r>
      <w:r w:rsidR="00342D01">
        <w:t xml:space="preserve"> the strength of evidence for each break point. </w:t>
      </w:r>
      <w:r w:rsidR="00493C01" w:rsidRPr="0014050F">
        <w:t xml:space="preserve">When interpreted in the context of species biology, the </w:t>
      </w:r>
      <w:r w:rsidR="00845569">
        <w:t>R</w:t>
      </w:r>
      <w:r w:rsidR="00493C01" w:rsidRPr="0014050F">
        <w:t xml:space="preserve">egime </w:t>
      </w:r>
      <w:r w:rsidR="00845569">
        <w:t>S</w:t>
      </w:r>
      <w:r w:rsidR="00493C01" w:rsidRPr="0014050F">
        <w:t xml:space="preserve">hift </w:t>
      </w:r>
      <w:r w:rsidR="00845569">
        <w:t>D</w:t>
      </w:r>
      <w:r w:rsidR="00493C01" w:rsidRPr="0014050F">
        <w:t xml:space="preserve">etector has the potential to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718C5250" w:rsidR="00493C01" w:rsidRDefault="00493C01" w:rsidP="00493C01">
      <w:r>
        <w:t xml:space="preserve">Population dynamics are governed by internal, biotic rules and </w:t>
      </w:r>
      <w:r w:rsidR="00A366AF">
        <w:t xml:space="preserve">also </w:t>
      </w:r>
      <w:r w:rsidR="00751000">
        <w:t xml:space="preserve">external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3DDC6A63"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rsidR="00A366AF">
        <w:t xml:space="preserve">and describe the expected population size in year </w:t>
      </w:r>
      <w:r w:rsidR="00A366AF" w:rsidRPr="00324AC6">
        <w:rPr>
          <w:i/>
        </w:rPr>
        <w:t>t</w:t>
      </w:r>
      <w:r w:rsidR="00A366AF">
        <w:t xml:space="preserve"> as a function of the population size in year </w:t>
      </w:r>
      <w:r w:rsidR="00A366AF" w:rsidRPr="00324AC6">
        <w:rPr>
          <w:i/>
        </w:rPr>
        <w:t>t</w:t>
      </w:r>
      <w:r w:rsidR="00A366AF" w:rsidRPr="000E0392">
        <w:t>-1</w:t>
      </w:r>
      <w:r w:rsidR="00D93CA5" w:rsidRPr="00D93CA5">
        <w:t xml:space="preserve"> </w:t>
      </w:r>
      <w:r w:rsidR="00D93CA5">
        <w:fldChar w:fldCharType="begin"/>
      </w:r>
      <w:r w:rsidR="00553C76">
        <w:instrText xml:space="preserve"> ADDIN ZOTERO_ITEM CSL_CITATION {"citationID":"hsnJFcay","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D93CA5">
        <w:fldChar w:fldCharType="separate"/>
      </w:r>
      <w:r w:rsidR="00553C76" w:rsidRPr="00553C76">
        <w:rPr>
          <w:rFonts w:ascii="Calibri" w:hAnsi="Calibri" w:cs="Calibri"/>
        </w:rPr>
        <w:t>(Ricker 1954, Beverton and Holt 1957)</w:t>
      </w:r>
      <w:r w:rsidR="00D93CA5">
        <w:fldChar w:fldCharType="end"/>
      </w:r>
      <w:r w:rsidR="00D93CA5">
        <w:t>.</w:t>
      </w:r>
      <w:r>
        <w:t xml:space="preserve">  </w:t>
      </w:r>
      <w:r w:rsidR="00D93CA5">
        <w:t>T</w:t>
      </w:r>
      <w:r w:rsidRPr="00FD22E9">
        <w:t xml:space="preserve">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w:t>
      </w:r>
      <w:r w:rsidR="00455756">
        <w:t>structures and</w:t>
      </w:r>
      <w:r>
        <w:t xml:space="preserve"> stochastic elements </w:t>
      </w:r>
      <w:r>
        <w:fldChar w:fldCharType="begin"/>
      </w:r>
      <w:r w:rsidR="00553C76">
        <w:instrText xml:space="preserve"> ADDIN ZOTERO_ITEM CSL_CITATION {"citationID":"R2tn6J1V","properties":{"formattedCitation":"(May 1976, Barraquand et al. 2017, Boettiger 2018)","plainCitation":"(May 1976,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553C76" w:rsidRPr="00553C76">
        <w:rPr>
          <w:rFonts w:ascii="Calibri" w:hAnsi="Calibri" w:cs="Calibri"/>
        </w:rPr>
        <w:t>(May 1976, Barraquand et al. 2017, Boettiger 2018)</w:t>
      </w:r>
      <w:r>
        <w:fldChar w:fldCharType="end"/>
      </w:r>
      <w:r>
        <w:t xml:space="preserve">, </w:t>
      </w:r>
      <w:r w:rsidR="00F47012">
        <w:t xml:space="preserve">simple dynamic </w:t>
      </w:r>
      <w:r>
        <w:t>models remain useful, large</w:t>
      </w:r>
      <w:r w:rsidR="006350AB">
        <w:t>ly</w:t>
      </w:r>
      <w:r>
        <w:t xml:space="preserve"> due to </w:t>
      </w:r>
      <w:r w:rsidR="006350AB">
        <w:t xml:space="preserve">their </w:t>
      </w:r>
      <w:r w:rsidR="00F716E9">
        <w:t xml:space="preserve">easily interpretably </w:t>
      </w:r>
      <w:r>
        <w:t xml:space="preserve">and ecologically meaningful </w:t>
      </w:r>
      <w:r w:rsidR="00F716E9">
        <w:t xml:space="preserve">parameter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w:t>
      </w:r>
      <w:r w:rsidR="006350AB">
        <w:t xml:space="preserve">quantifiable effect </w:t>
      </w:r>
      <w:r>
        <w:t>of environmental change</w:t>
      </w:r>
      <w:r w:rsidR="0069540F">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67AB3393"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regime shifts would simultaneously allow us to identify when shifts in population cycling processes occur and further quantify the specific changes to the underlying dynamic</w:t>
      </w:r>
      <w:r w:rsidR="00D724DD">
        <w:t>s</w:t>
      </w:r>
      <w:r>
        <w:t xml:space="preserve"> driving population</w:t>
      </w:r>
      <w:r w:rsidR="00D724DD">
        <w:t>s</w:t>
      </w:r>
      <w:r>
        <w:t xml:space="preserve">. </w:t>
      </w:r>
    </w:p>
    <w:p w14:paraId="53AB54FA" w14:textId="4BEA3001"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 xml:space="preserve">illustrate our </w:t>
      </w:r>
      <w:r w:rsidR="00DC50C9">
        <w:lastRenderedPageBreak/>
        <w:t>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285C064E" w14:textId="77777777" w:rsidR="00493C01" w:rsidRDefault="00493C01" w:rsidP="00493C01">
      <w:pPr>
        <w:rPr>
          <w:b/>
        </w:rPr>
      </w:pPr>
      <w:r>
        <w:rPr>
          <w:b/>
        </w:rPr>
        <w:t>The Regime Shift Detector model</w:t>
      </w:r>
    </w:p>
    <w:p w14:paraId="7A4C5A80" w14:textId="48E8985E"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493C01" w:rsidRPr="00F75BFC">
        <w:rPr>
          <w:rFonts w:ascii="Calibri" w:hAnsi="Calibri" w:cs="Calibri"/>
        </w:rPr>
        <w:t>(Turchin 2003)</w:t>
      </w:r>
      <w:r w:rsidR="00493C01">
        <w:fldChar w:fldCharType="end"/>
      </w:r>
      <w:r w:rsidR="00493C01">
        <w:t xml:space="preserve">: </w:t>
      </w:r>
    </w:p>
    <w:p w14:paraId="325F0590" w14:textId="3F05E5B9" w:rsidR="00493C01" w:rsidRPr="00562E12" w:rsidRDefault="001A3C46"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8C2365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2DE685B1"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24E52C58" w14:textId="7240809C" w:rsidR="00493C01" w:rsidRPr="00DA72A4" w:rsidRDefault="00493C01" w:rsidP="004628BA">
      <w:r>
        <w:lastRenderedPageBreak/>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RSD model 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DA72A4">
        <w:t xml:space="preserve"> and sum</w:t>
      </w:r>
      <w:r w:rsidR="004628BA">
        <w:t xml:space="preserve"> </w:t>
      </w:r>
      <w:r w:rsidR="00DA72A4">
        <w:t xml:space="preserve">the </w:t>
      </w:r>
      <w:proofErr w:type="spellStart"/>
      <w:r w:rsidR="00DA72A4">
        <w:t>Akaike</w:t>
      </w:r>
      <w:proofErr w:type="spellEnd"/>
      <w:r w:rsidR="00DA72A4">
        <w:t xml:space="preserv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w:t>
      </w:r>
      <w:proofErr w:type="spellStart"/>
      <w:r w:rsidR="00553C76">
        <w:t>Akaike</w:t>
      </w:r>
      <w:proofErr w:type="spellEnd"/>
      <w:r w:rsidR="00553C76">
        <w:t xml:space="preserv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r w:rsidR="004628BA">
        <w:t xml:space="preserve">We selected </w:t>
      </w:r>
      <w:proofErr w:type="spellStart"/>
      <w:r w:rsidR="004628BA">
        <w:t>AICc</w:t>
      </w:r>
      <w:proofErr w:type="spellEnd"/>
      <w:r w:rsidR="004628BA">
        <w:t xml:space="preserve"> as our information criterion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1C26AC">
        <w:instrText xml:space="preserve"> ADDIN ZOTERO_ITEM CSL_CITATION {"citationID":"9kUvnk8K","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1C26AC" w:rsidRPr="006B7574">
        <w:rPr>
          <w:rFonts w:ascii="Calibri" w:hAnsi="Calibri" w:cs="Calibri"/>
        </w:rPr>
        <w:t>(Burnham and Anderson 2002)</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051C5B6" w14:textId="77777777" w:rsidR="00F208C5" w:rsidRPr="00F208C5" w:rsidRDefault="00F208C5" w:rsidP="00493C01">
      <w:pPr>
        <w:rPr>
          <w:i/>
        </w:rPr>
      </w:pPr>
      <w:r w:rsidRPr="00F208C5">
        <w:rPr>
          <w:i/>
        </w:rPr>
        <w:t>Data accessibility</w:t>
      </w:r>
    </w:p>
    <w:p w14:paraId="06E2E117" w14:textId="7F0E1ED6"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9" w:history="1">
        <w:r w:rsidRPr="00A43ED8">
          <w:rPr>
            <w:rStyle w:val="Hyperlink"/>
          </w:rPr>
          <w:t>https://github.com/cbahlai/monarch_regime</w:t>
        </w:r>
      </w:hyperlink>
      <w:r>
        <w:t>.</w:t>
      </w:r>
      <w:r w:rsidR="00F208C5">
        <w:t xml:space="preserve"> Data from the ladybeetle case study is available in its raw form within this repository</w:t>
      </w:r>
      <w:r w:rsidR="00B45575">
        <w:t xml:space="preserve">, data from the monarch case study is available at </w:t>
      </w:r>
      <w:proofErr w:type="spellStart"/>
      <w:r w:rsidR="00B45575">
        <w:t>MonarchWatch</w:t>
      </w:r>
      <w:proofErr w:type="spellEnd"/>
      <w:r w:rsidR="00B45575">
        <w:t xml:space="preserve"> </w:t>
      </w:r>
      <w:r w:rsidR="00B45575">
        <w:fldChar w:fldCharType="begin"/>
      </w:r>
      <w:r w:rsidR="00B45575">
        <w:instrText xml:space="preserve"> ADDIN ZOTERO_ITEM CSL_CITATION {"citationID":"iRygMvr6","properties":{"formattedCitation":"(Lovett 2017)","plainCitation":"(Lovett 2017)","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rsidR="00B45575">
        <w:fldChar w:fldCharType="separate"/>
      </w:r>
      <w:r w:rsidR="00B45575" w:rsidRPr="00B45575">
        <w:rPr>
          <w:rFonts w:ascii="Calibri" w:hAnsi="Calibri" w:cs="Calibri"/>
        </w:rPr>
        <w:t>(Lovett 2017)</w:t>
      </w:r>
      <w:r w:rsidR="00B45575">
        <w:fldChar w:fldCharType="end"/>
      </w:r>
      <w:r w:rsidR="00B45575">
        <w:t xml:space="preserve">. </w:t>
      </w:r>
      <w:r>
        <w:t xml:space="preserve"> We summarize the role of each function </w:t>
      </w:r>
      <w:r w:rsidR="0027575D">
        <w:t>used in the model</w:t>
      </w:r>
      <w:r w:rsidR="00417B9D">
        <w:t xml:space="preserve"> </w:t>
      </w:r>
      <w:r w:rsidR="008F7A31">
        <w:t>with</w:t>
      </w:r>
      <w:r w:rsidR="006B3E8D">
        <w:t>in Appendix S2</w:t>
      </w:r>
      <w:r>
        <w:t>.</w:t>
      </w:r>
    </w:p>
    <w:p w14:paraId="48E1EDBC" w14:textId="77777777" w:rsidR="00493C01" w:rsidRDefault="00493C01" w:rsidP="00493C01">
      <w:pPr>
        <w:rPr>
          <w:i/>
        </w:rPr>
      </w:pPr>
      <w:r w:rsidRPr="00F03FA1">
        <w:rPr>
          <w:i/>
        </w:rPr>
        <w:t>Simulation</w:t>
      </w:r>
      <w:r>
        <w:rPr>
          <w:i/>
        </w:rPr>
        <w:t xml:space="preserve"> study</w:t>
      </w:r>
    </w:p>
    <w:p w14:paraId="1E6A143C" w14:textId="20C097D0"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a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r w:rsidR="0062727D">
        <w:t>We</w:t>
      </w:r>
      <w:r w:rsidR="00700FB5">
        <w:t xml:space="preserve"> </w:t>
      </w:r>
      <w:r w:rsidR="00117610">
        <w:t>further</w:t>
      </w:r>
      <w:r w:rsidR="0062727D">
        <w:t xml:space="preserve"> evaluated how the magnitude of </w:t>
      </w:r>
      <w:r w:rsidR="00400E52">
        <w:t>stochasticity</w:t>
      </w:r>
      <w:r w:rsidR="0062727D">
        <w:t xml:space="preserve"> in </w:t>
      </w:r>
      <w:r w:rsidR="0062727D">
        <w:lastRenderedPageBreak/>
        <w:t>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RSD</w:t>
      </w:r>
      <w:r w:rsidR="00400E52">
        <w:t>)</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r w:rsidR="00117610">
        <w:t>We ran these simulations</w:t>
      </w:r>
      <w:r w:rsidR="00700FB5">
        <w:t xml:space="preserve"> </w:t>
      </w:r>
      <w:r w:rsidR="00117610">
        <w:t>with all noise</w:t>
      </w:r>
      <w:r w:rsidR="00B1554A">
        <w:t xml:space="preserve"> (</w:t>
      </w:r>
      <m:oMath>
        <m:r>
          <w:rPr>
            <w:rFonts w:ascii="Cambria Math" w:hAnsi="Cambria Math"/>
          </w:rPr>
          <m:t>τ</m:t>
        </m:r>
      </m:oMath>
      <w:r w:rsidR="00B1554A">
        <w:rPr>
          <w:rFonts w:eastAsiaTheme="minorEastAsia"/>
        </w:rPr>
        <w:t>)</w:t>
      </w:r>
      <w:r w:rsidR="00117610">
        <w:t xml:space="preserve"> levels</w:t>
      </w:r>
      <w:r w:rsidR="00700FB5">
        <w:t xml:space="preserve"> across all </w:t>
      </w:r>
      <w:r w:rsidR="00117610">
        <w:t>percent</w:t>
      </w:r>
      <w:r w:rsidR="00700FB5">
        <w:t xml:space="preserve"> change values for </w:t>
      </w:r>
      <w:r w:rsidR="00700FB5" w:rsidRPr="00DC13D1">
        <w:rPr>
          <w:i/>
        </w:rPr>
        <w:t>r</w:t>
      </w:r>
      <w:r w:rsidR="00700FB5">
        <w:t xml:space="preserve"> and </w:t>
      </w:r>
      <w:r w:rsidR="00700FB5" w:rsidRPr="00DC13D1">
        <w:rPr>
          <w:i/>
        </w:rPr>
        <w:t>K</w:t>
      </w:r>
      <w:r w:rsidR="00117610">
        <w:t xml:space="preserve"> (with other parameters held at base values)</w:t>
      </w:r>
      <w:r w:rsidR="00700FB5">
        <w:t xml:space="preserve"> for a total of </w:t>
      </w:r>
      <w:r w:rsidR="00117610">
        <w:t xml:space="preserve">additional </w:t>
      </w:r>
      <w:r w:rsidR="00700FB5">
        <w:t>50 scenarios (</w:t>
      </w:r>
      <w:r w:rsidR="00117610">
        <w:t>five</w:t>
      </w:r>
      <w:r w:rsidR="00700FB5">
        <w:t xml:space="preserve"> percent noise values </w:t>
      </w:r>
      <w:r w:rsidR="00117610">
        <w:t xml:space="preserve">with five percent changes in </w:t>
      </w:r>
      <w:r w:rsidR="00117610" w:rsidRPr="007529B4">
        <w:rPr>
          <w:i/>
        </w:rPr>
        <w:t>r</w:t>
      </w:r>
      <w:r w:rsidR="00117610">
        <w:t xml:space="preserve"> and five percent changes in </w:t>
      </w:r>
      <w:r w:rsidR="00117610" w:rsidRPr="007529B4">
        <w:rPr>
          <w:i/>
        </w:rPr>
        <w:t>K</w:t>
      </w:r>
      <w:r w:rsidR="00700FB5">
        <w:t>). Finally,</w:t>
      </w:r>
      <w:r w:rsidR="00117610">
        <w:t xml:space="preserve"> </w:t>
      </w:r>
      <w:r w:rsidR="00700FB5">
        <w:t xml:space="preserve">we also tested the impact of time series length by modifying the length of the simulated time series at five-year intervals over a range from 15 – 30 years </w:t>
      </w:r>
      <w:r w:rsidR="00117610">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t>with 0, 1, 2 and 3</w:t>
      </w:r>
      <w:r w:rsidR="007370A4">
        <w:t xml:space="preserve"> breaks</w:t>
      </w:r>
      <w:r w:rsidR="00B1554A">
        <w:t xml:space="preserve">. Break point locations </w:t>
      </w:r>
      <w:r w:rsidR="00761009">
        <w:t>were randomly selected from within the set of possible time points</w:t>
      </w:r>
      <w:r>
        <w:t xml:space="preserve">. </w:t>
      </w:r>
      <w:r w:rsidR="004E1275">
        <w:t xml:space="preserve">In total, we generated </w:t>
      </w:r>
      <w:r w:rsidR="000E0392">
        <w:t>93</w:t>
      </w:r>
      <w:r w:rsidR="00364F78">
        <w:t xml:space="preserve">,572 </w:t>
      </w:r>
      <w:r w:rsidR="004E1275">
        <w:t>data sets that we examined with our RSD model</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B1554A">
        <w:t xml:space="preserve">; </w:t>
      </w:r>
      <w:r w:rsidR="0043659E">
        <w:t>results for such combinations are not presented</w:t>
      </w:r>
      <w:r w:rsidR="003F728A">
        <w:t>).</w:t>
      </w:r>
    </w:p>
    <w:p w14:paraId="4A7C3025" w14:textId="4E45C101"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77FD9051"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06046EA7"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w:t>
      </w:r>
      <w:r w:rsidR="0043141D">
        <w:lastRenderedPageBreak/>
        <w:t xml:space="preserve">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
    <w:p w14:paraId="4D6964D6" w14:textId="77777777" w:rsidR="00493C01" w:rsidRDefault="00493C01" w:rsidP="00493C01">
      <w:pPr>
        <w:rPr>
          <w:b/>
        </w:rPr>
      </w:pPr>
      <w:r>
        <w:rPr>
          <w:b/>
        </w:rPr>
        <w:t>Applications</w:t>
      </w:r>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53DD1C68"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64979852"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585E3398"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w:t>
      </w:r>
      <w:r w:rsidR="00CB7EEE">
        <w:lastRenderedPageBreak/>
        <w:t xml:space="preserve">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409D3B57"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27A87C92"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CB50BC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Although glyphosate tolerant soybeans and maize were introduced to the US market in 1996 and 1998 respectively </w:t>
      </w:r>
      <w:r>
        <w:fldChar w:fldCharType="begin"/>
      </w:r>
      <w:r>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Pr="00D84390">
        <w:rPr>
          <w:rFonts w:ascii="Calibri" w:hAnsi="Calibri" w:cs="Calibri"/>
        </w:rPr>
        <w:t>(Duke and Powles 2009)</w:t>
      </w:r>
      <w:r>
        <w:fldChar w:fldCharType="end"/>
      </w:r>
      <w:r>
        <w:t xml:space="preserve">,  actual glyphosate use lagged behind, with dramatic increases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7C05C850" w14:textId="7315B310"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w:t>
      </w:r>
      <w:r>
        <w:t xml:space="preserve">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rsidR="00217133">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regime shifts </w:t>
      </w:r>
      <w:r w:rsidR="000F0016">
        <w:t>complicated</w:t>
      </w:r>
      <w:r w:rsidR="001A760B">
        <w:t>.</w:t>
      </w:r>
    </w:p>
    <w:p w14:paraId="2DC1886C" w14:textId="10FCA8E2" w:rsidR="00493C01" w:rsidRDefault="00493C01" w:rsidP="00493C01">
      <w:pPr>
        <w:rPr>
          <w:b/>
        </w:rPr>
      </w:pPr>
      <w:r w:rsidRPr="00633A5C">
        <w:rPr>
          <w:b/>
        </w:rPr>
        <w:lastRenderedPageBreak/>
        <w:t>Discussion</w:t>
      </w:r>
    </w:p>
    <w:p w14:paraId="43E25267" w14:textId="22836812"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46B8581B" w14:textId="0D3B5BC6" w:rsidR="003F34F4" w:rsidRDefault="002A75AC" w:rsidP="003F34F4">
      <w:r>
        <w:t xml:space="preserve">The </w:t>
      </w:r>
      <w:r w:rsidR="003F34F4">
        <w:t xml:space="preserve">performance </w:t>
      </w:r>
      <w:r>
        <w:t xml:space="preserve">of the RSD model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 had little</w:t>
      </w:r>
      <w:r w:rsidR="006E5956">
        <w:t xml:space="preserve"> effect on model 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RSD model</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model 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3507290" w:rsidR="00A439FD" w:rsidRDefault="00A439FD" w:rsidP="00A439FD">
      <w:r>
        <w:t xml:space="preserve">We recommend users carefully consider the limitations of the </w:t>
      </w:r>
      <w:r w:rsidR="00181FCF">
        <w:t xml:space="preserve">RSD model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02CE91AA" w14:textId="5A5887BB" w:rsidR="00202BBB" w:rsidRDefault="00A542EC">
      <w:pPr>
        <w:rPr>
          <w:b/>
        </w:rPr>
      </w:pPr>
      <w:r>
        <w:lastRenderedPageBreak/>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r w:rsidR="00202BBB">
        <w:rPr>
          <w:b/>
        </w:rPr>
        <w:br w:type="page"/>
      </w:r>
    </w:p>
    <w:p w14:paraId="7480F7EF" w14:textId="5BEF34EF" w:rsidR="00493C01" w:rsidRPr="00633A5C" w:rsidRDefault="00493C01" w:rsidP="00493C01">
      <w:pPr>
        <w:rPr>
          <w:b/>
        </w:rPr>
      </w:pPr>
      <w:r w:rsidRPr="00633A5C">
        <w:rPr>
          <w:b/>
        </w:rPr>
        <w:lastRenderedPageBreak/>
        <w:t>References</w:t>
      </w:r>
    </w:p>
    <w:p w14:paraId="645BCA11" w14:textId="77777777" w:rsidR="00B45575" w:rsidRDefault="00493C01" w:rsidP="00B45575">
      <w:pPr>
        <w:pStyle w:val="Bibliography"/>
      </w:pPr>
      <w:r>
        <w:fldChar w:fldCharType="begin"/>
      </w:r>
      <w:r w:rsidR="00312392">
        <w:instrText xml:space="preserve"> ADDIN ZOTERO_BIBL {"uncited":[],"omitted":[],"custom":[]} CSL_BIBLIOGRAPHY </w:instrText>
      </w:r>
      <w:r>
        <w:fldChar w:fldCharType="separate"/>
      </w:r>
      <w:r w:rsidR="00B45575">
        <w:rPr>
          <w:b/>
          <w:bCs/>
        </w:rPr>
        <w:t>Bahlai, C. A., M. Colunga-Garcia, S. H. Gage, and D. A. Landis</w:t>
      </w:r>
      <w:r w:rsidR="00B45575">
        <w:t xml:space="preserve">. </w:t>
      </w:r>
      <w:r w:rsidR="00B45575">
        <w:rPr>
          <w:b/>
          <w:bCs/>
        </w:rPr>
        <w:t>2013</w:t>
      </w:r>
      <w:r w:rsidR="00B45575">
        <w:t>. Long term functional dynamics of an aphidophagous coccinellid community are unchanged in response to repeated invasion. PLoS One. 8: e83407.</w:t>
      </w:r>
    </w:p>
    <w:p w14:paraId="3063DD12" w14:textId="77777777" w:rsidR="00B45575" w:rsidRDefault="00B45575" w:rsidP="00B45575">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0224CECA" w14:textId="77777777" w:rsidR="00B45575" w:rsidRDefault="00B45575" w:rsidP="00B45575">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591DC74A" w14:textId="77777777" w:rsidR="00B45575" w:rsidRDefault="00B45575" w:rsidP="00B45575">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66734CA8" w14:textId="77777777" w:rsidR="00B45575" w:rsidRDefault="00B45575" w:rsidP="00B45575">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7050B3A7" w14:textId="77777777" w:rsidR="00B45575" w:rsidRDefault="00B45575" w:rsidP="00B45575">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6308F9B6" w14:textId="77777777" w:rsidR="00B45575" w:rsidRDefault="00B45575" w:rsidP="00B45575">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6A60B89F" w14:textId="77777777" w:rsidR="00B45575" w:rsidRDefault="00B45575" w:rsidP="00B45575">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1B978F1F" w14:textId="77777777" w:rsidR="00B45575" w:rsidRDefault="00B45575" w:rsidP="00B45575">
      <w:pPr>
        <w:pStyle w:val="Bibliography"/>
      </w:pPr>
      <w:r>
        <w:rPr>
          <w:b/>
          <w:bCs/>
        </w:rPr>
        <w:t>Beverton, R. J., and S. J. Holt</w:t>
      </w:r>
      <w:r>
        <w:t xml:space="preserve">. </w:t>
      </w:r>
      <w:r>
        <w:rPr>
          <w:b/>
          <w:bCs/>
        </w:rPr>
        <w:t>1957</w:t>
      </w:r>
      <w:r>
        <w:t>. On the dynamics of exploited fish populations. Springer Science &amp; Business Media.</w:t>
      </w:r>
    </w:p>
    <w:p w14:paraId="205A4632" w14:textId="77777777" w:rsidR="00B45575" w:rsidRDefault="00B45575" w:rsidP="00B45575">
      <w:pPr>
        <w:pStyle w:val="Bibliography"/>
      </w:pPr>
      <w:r>
        <w:rPr>
          <w:b/>
          <w:bCs/>
        </w:rPr>
        <w:t>Bjørnstad, O. N., and B. T. Grenfell</w:t>
      </w:r>
      <w:r>
        <w:t xml:space="preserve">. </w:t>
      </w:r>
      <w:r>
        <w:rPr>
          <w:b/>
          <w:bCs/>
        </w:rPr>
        <w:t>2001</w:t>
      </w:r>
      <w:r>
        <w:t>. Noisy Clockwork: Time Series Analysis of Population Fluctuations in Animals. Science. 293: 638.</w:t>
      </w:r>
    </w:p>
    <w:p w14:paraId="4243ACE7" w14:textId="77777777" w:rsidR="00B45575" w:rsidRDefault="00B45575" w:rsidP="00B45575">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394CF15C" w14:textId="77777777" w:rsidR="00B45575" w:rsidRDefault="00B45575" w:rsidP="00B45575">
      <w:pPr>
        <w:pStyle w:val="Bibliography"/>
      </w:pPr>
      <w:r>
        <w:rPr>
          <w:b/>
          <w:bCs/>
        </w:rPr>
        <w:t>Braun, J. V., and H.-G. Muller</w:t>
      </w:r>
      <w:r>
        <w:t xml:space="preserve">. </w:t>
      </w:r>
      <w:r>
        <w:rPr>
          <w:b/>
          <w:bCs/>
        </w:rPr>
        <w:t>1998</w:t>
      </w:r>
      <w:r>
        <w:t>. Statistical Methods for DNA Sequence Segmentation. Statistical Science. 13: 142–162.</w:t>
      </w:r>
    </w:p>
    <w:p w14:paraId="57D42F49" w14:textId="77777777" w:rsidR="00B45575" w:rsidRDefault="00B45575" w:rsidP="00B45575">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0226EDB2" w14:textId="77777777" w:rsidR="00B45575" w:rsidRDefault="00B45575" w:rsidP="00B45575">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2A7987E7" w14:textId="77777777" w:rsidR="00B45575" w:rsidRDefault="00B45575" w:rsidP="00B45575">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35F7247" w14:textId="77777777" w:rsidR="00B45575" w:rsidRDefault="00B45575" w:rsidP="00B45575">
      <w:pPr>
        <w:pStyle w:val="Bibliography"/>
      </w:pPr>
      <w:r>
        <w:rPr>
          <w:b/>
          <w:bCs/>
        </w:rPr>
        <w:t>Carpenter, S. R., W. A. Brock, J. J. Cole, J. F. Kitchell, and M. L. Pace</w:t>
      </w:r>
      <w:r>
        <w:t xml:space="preserve">. </w:t>
      </w:r>
      <w:r>
        <w:rPr>
          <w:b/>
          <w:bCs/>
        </w:rPr>
        <w:t>2008</w:t>
      </w:r>
      <w:r>
        <w:t>. Leading indicators of trophic cascades. Ecology Letters. 11: 128–138.</w:t>
      </w:r>
    </w:p>
    <w:p w14:paraId="4FAFD19A" w14:textId="77777777" w:rsidR="00B45575" w:rsidRDefault="00B45575" w:rsidP="00B45575">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2708E98C" w14:textId="77777777" w:rsidR="00B45575" w:rsidRDefault="00B45575" w:rsidP="00B45575">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1BF46937" w14:textId="77777777" w:rsidR="00B45575" w:rsidRDefault="00B45575" w:rsidP="00B45575">
      <w:pPr>
        <w:pStyle w:val="Bibliography"/>
      </w:pPr>
      <w:r>
        <w:rPr>
          <w:b/>
          <w:bCs/>
        </w:rPr>
        <w:t>Duke, S. O., and S. B. Powles</w:t>
      </w:r>
      <w:r>
        <w:t xml:space="preserve">. </w:t>
      </w:r>
      <w:r>
        <w:rPr>
          <w:b/>
          <w:bCs/>
        </w:rPr>
        <w:t>2009</w:t>
      </w:r>
      <w:r>
        <w:t>. Glyphosate-resistant crops and weeds: now and in the future. AgBioForum. 12: 346–357.</w:t>
      </w:r>
    </w:p>
    <w:p w14:paraId="0A753628" w14:textId="77777777" w:rsidR="00B45575" w:rsidRDefault="00B45575" w:rsidP="00B45575">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4DAB4178" w14:textId="77777777" w:rsidR="00B45575" w:rsidRDefault="00B45575" w:rsidP="00B45575">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3DFB877D" w14:textId="77777777" w:rsidR="00B45575" w:rsidRDefault="00B45575" w:rsidP="00B45575">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758999A7" w14:textId="77777777" w:rsidR="00B45575" w:rsidRDefault="00B45575" w:rsidP="00B45575">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3AD8944E" w14:textId="77777777" w:rsidR="00B45575" w:rsidRDefault="00B45575" w:rsidP="00B45575">
      <w:pPr>
        <w:pStyle w:val="Bibliography"/>
      </w:pPr>
      <w:r>
        <w:rPr>
          <w:b/>
          <w:bCs/>
        </w:rPr>
        <w:t>Hall, A. R., D. R. Osborn, and N. Sakkas</w:t>
      </w:r>
      <w:r>
        <w:t xml:space="preserve">. </w:t>
      </w:r>
      <w:r>
        <w:rPr>
          <w:b/>
          <w:bCs/>
        </w:rPr>
        <w:t>2013</w:t>
      </w:r>
      <w:r>
        <w:t>. Inference on Structural Breaks using Information Criteria. The Manchester School. 81: 54–81.</w:t>
      </w:r>
    </w:p>
    <w:p w14:paraId="21BE38E6" w14:textId="77777777" w:rsidR="00B45575" w:rsidRDefault="00B45575" w:rsidP="00B45575">
      <w:pPr>
        <w:pStyle w:val="Bibliography"/>
      </w:pPr>
      <w:r>
        <w:rPr>
          <w:b/>
          <w:bCs/>
        </w:rPr>
        <w:t>Hare, S. R., and N. J. Mantua</w:t>
      </w:r>
      <w:r>
        <w:t xml:space="preserve">. </w:t>
      </w:r>
      <w:r>
        <w:rPr>
          <w:b/>
          <w:bCs/>
        </w:rPr>
        <w:t>2000</w:t>
      </w:r>
      <w:r>
        <w:t>. Empirical evidence for North Pacific regime shifts in 1977 and 1989. Progress in Oceanography. 47: 103–145.</w:t>
      </w:r>
    </w:p>
    <w:p w14:paraId="19998AC0" w14:textId="77777777" w:rsidR="00B45575" w:rsidRDefault="00B45575" w:rsidP="00B45575">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326CAE42" w14:textId="77777777" w:rsidR="00B45575" w:rsidRDefault="00B45575" w:rsidP="00B45575">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0E65F0E6" w14:textId="77777777" w:rsidR="00B45575" w:rsidRDefault="00B45575" w:rsidP="00B45575">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77D74FA3" w14:textId="77777777" w:rsidR="00B45575" w:rsidRDefault="00B45575" w:rsidP="00B45575">
      <w:pPr>
        <w:pStyle w:val="Bibliography"/>
      </w:pPr>
      <w:r>
        <w:rPr>
          <w:b/>
          <w:bCs/>
        </w:rPr>
        <w:t>Killick, R., and I. Eckley</w:t>
      </w:r>
      <w:r>
        <w:t xml:space="preserve">. </w:t>
      </w:r>
      <w:r>
        <w:rPr>
          <w:b/>
          <w:bCs/>
        </w:rPr>
        <w:t>2014</w:t>
      </w:r>
      <w:r>
        <w:t>. changepoint: An R package for changepoint analysis. Journal of Statistical Software. 58: 1–19.</w:t>
      </w:r>
    </w:p>
    <w:p w14:paraId="1A17273D" w14:textId="77777777" w:rsidR="00B45575" w:rsidRDefault="00B45575" w:rsidP="00B45575">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05490EEE" w14:textId="77777777" w:rsidR="00B45575" w:rsidRDefault="00B45575" w:rsidP="00B45575">
      <w:pPr>
        <w:pStyle w:val="Bibliography"/>
      </w:pPr>
      <w:r>
        <w:rPr>
          <w:b/>
          <w:bCs/>
        </w:rPr>
        <w:t>Lovett, J.</w:t>
      </w:r>
      <w:r>
        <w:t xml:space="preserve"> </w:t>
      </w:r>
      <w:r>
        <w:rPr>
          <w:b/>
          <w:bCs/>
        </w:rPr>
        <w:t>2017</w:t>
      </w:r>
      <w:r>
        <w:t>. Monarch Population Status.</w:t>
      </w:r>
    </w:p>
    <w:p w14:paraId="5ECE63AD" w14:textId="77777777" w:rsidR="00B45575" w:rsidRDefault="00B45575" w:rsidP="00B45575">
      <w:pPr>
        <w:pStyle w:val="Bibliography"/>
      </w:pPr>
      <w:r>
        <w:rPr>
          <w:b/>
          <w:bCs/>
        </w:rPr>
        <w:t>May, R. M.</w:t>
      </w:r>
      <w:r>
        <w:t xml:space="preserve"> </w:t>
      </w:r>
      <w:r>
        <w:rPr>
          <w:b/>
          <w:bCs/>
        </w:rPr>
        <w:t>1976</w:t>
      </w:r>
      <w:r>
        <w:t>. Simple mathematical models with very complicated dynamics. Nature. 261: 459–467.</w:t>
      </w:r>
    </w:p>
    <w:p w14:paraId="2ED2CBED" w14:textId="77777777" w:rsidR="00B45575" w:rsidRDefault="00B45575" w:rsidP="00B45575">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67E60209" w14:textId="77777777" w:rsidR="00B45575" w:rsidRDefault="00B45575" w:rsidP="00B45575">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DE90349" w14:textId="77777777" w:rsidR="00B45575" w:rsidRDefault="00B45575" w:rsidP="00B45575">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6F2FF690" w14:textId="77777777" w:rsidR="00B45575" w:rsidRDefault="00B45575" w:rsidP="00B45575">
      <w:pPr>
        <w:pStyle w:val="Bibliography"/>
      </w:pPr>
      <w:r>
        <w:rPr>
          <w:b/>
          <w:bCs/>
        </w:rPr>
        <w:t>R Development Core Team</w:t>
      </w:r>
      <w:r>
        <w:t xml:space="preserve">. </w:t>
      </w:r>
      <w:r>
        <w:rPr>
          <w:b/>
          <w:bCs/>
        </w:rPr>
        <w:t>2017</w:t>
      </w:r>
      <w:r>
        <w:t>. R: A Language and Environment for Statistical Computing 3.3.3. R Foundation for Statistical Computing.</w:t>
      </w:r>
    </w:p>
    <w:p w14:paraId="1E12D3A6" w14:textId="77777777" w:rsidR="00B45575" w:rsidRDefault="00B45575" w:rsidP="00B45575">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534E38FB" w14:textId="77777777" w:rsidR="00B45575" w:rsidRDefault="00B45575" w:rsidP="00B45575">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7AECDF6E" w14:textId="77777777" w:rsidR="00B45575" w:rsidRDefault="00B45575" w:rsidP="00B45575">
      <w:pPr>
        <w:pStyle w:val="Bibliography"/>
      </w:pPr>
      <w:r>
        <w:rPr>
          <w:b/>
          <w:bCs/>
        </w:rPr>
        <w:t>Ricker, W. E.</w:t>
      </w:r>
      <w:r>
        <w:t xml:space="preserve"> </w:t>
      </w:r>
      <w:r>
        <w:rPr>
          <w:b/>
          <w:bCs/>
        </w:rPr>
        <w:t>1954</w:t>
      </w:r>
      <w:r>
        <w:t>. Stock and Recruitment. J. Fish. Res. Bd. Can. 11: 559–623.</w:t>
      </w:r>
    </w:p>
    <w:p w14:paraId="6C446E87" w14:textId="77777777" w:rsidR="00B45575" w:rsidRDefault="00B45575" w:rsidP="00B45575">
      <w:pPr>
        <w:pStyle w:val="Bibliography"/>
      </w:pPr>
      <w:r>
        <w:rPr>
          <w:b/>
          <w:bCs/>
        </w:rPr>
        <w:t>Sarkar, S.</w:t>
      </w:r>
      <w:r>
        <w:t xml:space="preserve"> </w:t>
      </w:r>
      <w:r>
        <w:rPr>
          <w:b/>
          <w:bCs/>
        </w:rPr>
        <w:t>2017</w:t>
      </w:r>
      <w:r>
        <w:t>. What Is Threatening Monarchs? BioScience. 67: 1080–1080.</w:t>
      </w:r>
    </w:p>
    <w:p w14:paraId="18511CB8" w14:textId="77777777" w:rsidR="00B45575" w:rsidRDefault="00B45575" w:rsidP="00B45575">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AC77311" w14:textId="77777777" w:rsidR="00B45575" w:rsidRDefault="00B45575" w:rsidP="00B45575">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5096442B" w14:textId="77777777" w:rsidR="00B45575" w:rsidRDefault="00B45575" w:rsidP="00B45575">
      <w:pPr>
        <w:pStyle w:val="Bibliography"/>
      </w:pPr>
      <w:r>
        <w:rPr>
          <w:b/>
          <w:bCs/>
        </w:rPr>
        <w:t>Toms, J. D., and M. L. Lesperance</w:t>
      </w:r>
      <w:r>
        <w:t xml:space="preserve">. </w:t>
      </w:r>
      <w:r>
        <w:rPr>
          <w:b/>
          <w:bCs/>
        </w:rPr>
        <w:t>2003</w:t>
      </w:r>
      <w:r>
        <w:t>. Piecewise regression: a tool for identifying ecological thresholds. Ecology. 84: 2034–2041.</w:t>
      </w:r>
    </w:p>
    <w:p w14:paraId="2FC1FC2A" w14:textId="77777777" w:rsidR="00B45575" w:rsidRDefault="00B45575" w:rsidP="00B45575">
      <w:pPr>
        <w:pStyle w:val="Bibliography"/>
      </w:pPr>
      <w:r>
        <w:rPr>
          <w:b/>
          <w:bCs/>
        </w:rPr>
        <w:t>Turchin, P.</w:t>
      </w:r>
      <w:r>
        <w:t xml:space="preserve"> </w:t>
      </w:r>
      <w:r>
        <w:rPr>
          <w:b/>
          <w:bCs/>
        </w:rPr>
        <w:t>2003</w:t>
      </w:r>
      <w:r>
        <w:t>. Complex population dynamics: a theoretical/empirical synthesis. Princeton University Press.</w:t>
      </w:r>
    </w:p>
    <w:p w14:paraId="3FF3A93B" w14:textId="77777777" w:rsidR="00B45575" w:rsidRDefault="00B45575" w:rsidP="00B45575">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01B00B56" w14:textId="77777777" w:rsidR="00B45575" w:rsidRDefault="00B45575" w:rsidP="00B45575">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59AF9FFB" w14:textId="77777777" w:rsidR="00B45575" w:rsidRDefault="00B45575" w:rsidP="00B45575">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419953CD" w14:textId="77777777" w:rsidR="00B45575" w:rsidRDefault="00B45575" w:rsidP="00B45575">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3230B45E" w14:textId="77777777" w:rsidR="00B45575" w:rsidRDefault="00B45575" w:rsidP="00B45575">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11844C46" w14:textId="77777777" w:rsidR="00B45575" w:rsidRDefault="00B45575" w:rsidP="00B45575">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1B6ECFE8" w14:textId="77777777" w:rsidR="00B45575" w:rsidRDefault="00B45575" w:rsidP="00B45575">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052AACC9" w14:textId="77777777" w:rsidR="00B45575" w:rsidRDefault="00B45575" w:rsidP="00B45575">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3691043E" w:rsidR="00493C01" w:rsidRDefault="00493C01" w:rsidP="00493C01">
      <w: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5FAB0B57"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B71B41">
        <w:t xml:space="preserve">R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E7AA5A5"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23839355"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09B7E179" w:rsidR="00A51EEA" w:rsidRDefault="00493C01" w:rsidP="00A51EEA">
      <w:r w:rsidRPr="00601E16">
        <w:rPr>
          <w:b/>
        </w:rPr>
        <w:t xml:space="preserve">Figure </w:t>
      </w:r>
      <w:r w:rsidR="008B4B47" w:rsidRPr="00601E16">
        <w:rPr>
          <w:b/>
        </w:rPr>
        <w:t>4</w:t>
      </w:r>
      <w:r w:rsidRPr="00601E16">
        <w:rPr>
          <w:b/>
        </w:rPr>
        <w:t>:</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rsidSect="00F208C5">
      <w:footerReference w:type="default" r:id="rId10"/>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0EB056" w14:textId="77777777" w:rsidR="001A3C46" w:rsidRDefault="001A3C46" w:rsidP="00F208C5">
      <w:pPr>
        <w:spacing w:after="0" w:line="240" w:lineRule="auto"/>
      </w:pPr>
      <w:r>
        <w:separator/>
      </w:r>
    </w:p>
  </w:endnote>
  <w:endnote w:type="continuationSeparator" w:id="0">
    <w:p w14:paraId="00B2998C" w14:textId="77777777" w:rsidR="001A3C46" w:rsidRDefault="001A3C46" w:rsidP="00F20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7317223"/>
      <w:docPartObj>
        <w:docPartGallery w:val="Page Numbers (Bottom of Page)"/>
        <w:docPartUnique/>
      </w:docPartObj>
    </w:sdtPr>
    <w:sdtEndPr>
      <w:rPr>
        <w:noProof/>
      </w:rPr>
    </w:sdtEndPr>
    <w:sdtContent>
      <w:p w14:paraId="77EB0E9D" w14:textId="0C20AC25" w:rsidR="00F208C5" w:rsidRDefault="00F208C5">
        <w:pPr>
          <w:pStyle w:val="Footer"/>
          <w:jc w:val="right"/>
        </w:pPr>
        <w:r>
          <w:fldChar w:fldCharType="begin"/>
        </w:r>
        <w:r>
          <w:instrText xml:space="preserve"> PAGE   \* MERGEFORMAT </w:instrText>
        </w:r>
        <w:r>
          <w:fldChar w:fldCharType="separate"/>
        </w:r>
        <w:r w:rsidR="00B05FEF">
          <w:rPr>
            <w:noProof/>
          </w:rPr>
          <w:t>2</w:t>
        </w:r>
        <w:r>
          <w:rPr>
            <w:noProof/>
          </w:rPr>
          <w:fldChar w:fldCharType="end"/>
        </w:r>
      </w:p>
    </w:sdtContent>
  </w:sdt>
  <w:p w14:paraId="70FAD4FA" w14:textId="77777777" w:rsidR="00F208C5" w:rsidRDefault="00F20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CB27D0" w14:textId="77777777" w:rsidR="001A3C46" w:rsidRDefault="001A3C46" w:rsidP="00F208C5">
      <w:pPr>
        <w:spacing w:after="0" w:line="240" w:lineRule="auto"/>
      </w:pPr>
      <w:r>
        <w:separator/>
      </w:r>
    </w:p>
  </w:footnote>
  <w:footnote w:type="continuationSeparator" w:id="0">
    <w:p w14:paraId="1E507D31" w14:textId="77777777" w:rsidR="001A3C46" w:rsidRDefault="001A3C46" w:rsidP="00F208C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214FC"/>
    <w:rsid w:val="000237F7"/>
    <w:rsid w:val="00024214"/>
    <w:rsid w:val="00024339"/>
    <w:rsid w:val="00025960"/>
    <w:rsid w:val="000273D0"/>
    <w:rsid w:val="00035F63"/>
    <w:rsid w:val="00041988"/>
    <w:rsid w:val="000614AC"/>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90"/>
    <w:rsid w:val="0011761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7CB5"/>
    <w:rsid w:val="00190ABA"/>
    <w:rsid w:val="00195902"/>
    <w:rsid w:val="00195C58"/>
    <w:rsid w:val="001970FF"/>
    <w:rsid w:val="001973A2"/>
    <w:rsid w:val="001A19E1"/>
    <w:rsid w:val="001A3C46"/>
    <w:rsid w:val="001A52FE"/>
    <w:rsid w:val="001A545A"/>
    <w:rsid w:val="001A760B"/>
    <w:rsid w:val="001A7FA7"/>
    <w:rsid w:val="001B1ECF"/>
    <w:rsid w:val="001B32C0"/>
    <w:rsid w:val="001B5A9A"/>
    <w:rsid w:val="001B613A"/>
    <w:rsid w:val="001B760E"/>
    <w:rsid w:val="001C26AC"/>
    <w:rsid w:val="001C4368"/>
    <w:rsid w:val="001C51BB"/>
    <w:rsid w:val="001C7E9C"/>
    <w:rsid w:val="001D05DA"/>
    <w:rsid w:val="001D0A06"/>
    <w:rsid w:val="001D2528"/>
    <w:rsid w:val="001D32D8"/>
    <w:rsid w:val="001E157C"/>
    <w:rsid w:val="001E2375"/>
    <w:rsid w:val="001E3C25"/>
    <w:rsid w:val="001E53E2"/>
    <w:rsid w:val="001F39A1"/>
    <w:rsid w:val="001F7C7C"/>
    <w:rsid w:val="00202BBB"/>
    <w:rsid w:val="00203DE7"/>
    <w:rsid w:val="002047E8"/>
    <w:rsid w:val="00204A50"/>
    <w:rsid w:val="002069E9"/>
    <w:rsid w:val="00207043"/>
    <w:rsid w:val="002075CF"/>
    <w:rsid w:val="002133F8"/>
    <w:rsid w:val="0021404C"/>
    <w:rsid w:val="00217133"/>
    <w:rsid w:val="00217EE8"/>
    <w:rsid w:val="00222C43"/>
    <w:rsid w:val="0022359F"/>
    <w:rsid w:val="00230559"/>
    <w:rsid w:val="002306B7"/>
    <w:rsid w:val="00233968"/>
    <w:rsid w:val="002424E7"/>
    <w:rsid w:val="0024317D"/>
    <w:rsid w:val="00243D17"/>
    <w:rsid w:val="00246C86"/>
    <w:rsid w:val="002470E2"/>
    <w:rsid w:val="00253218"/>
    <w:rsid w:val="00253E75"/>
    <w:rsid w:val="0025536D"/>
    <w:rsid w:val="00263647"/>
    <w:rsid w:val="002679C0"/>
    <w:rsid w:val="00270075"/>
    <w:rsid w:val="00271994"/>
    <w:rsid w:val="0027292D"/>
    <w:rsid w:val="0027575D"/>
    <w:rsid w:val="00281B1C"/>
    <w:rsid w:val="00287FAF"/>
    <w:rsid w:val="002907A7"/>
    <w:rsid w:val="00292601"/>
    <w:rsid w:val="00292760"/>
    <w:rsid w:val="00294C9B"/>
    <w:rsid w:val="0029724D"/>
    <w:rsid w:val="002A6CBA"/>
    <w:rsid w:val="002A75AC"/>
    <w:rsid w:val="002B66A4"/>
    <w:rsid w:val="002C0AA1"/>
    <w:rsid w:val="002C3E17"/>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659E"/>
    <w:rsid w:val="00437466"/>
    <w:rsid w:val="00443028"/>
    <w:rsid w:val="004438DB"/>
    <w:rsid w:val="0044405E"/>
    <w:rsid w:val="004546C7"/>
    <w:rsid w:val="00455756"/>
    <w:rsid w:val="00457C56"/>
    <w:rsid w:val="00461BE3"/>
    <w:rsid w:val="004628BA"/>
    <w:rsid w:val="0046295D"/>
    <w:rsid w:val="00462C48"/>
    <w:rsid w:val="00474663"/>
    <w:rsid w:val="004759DD"/>
    <w:rsid w:val="004877BD"/>
    <w:rsid w:val="004903CF"/>
    <w:rsid w:val="00493C01"/>
    <w:rsid w:val="00494B44"/>
    <w:rsid w:val="00496204"/>
    <w:rsid w:val="004B0EF8"/>
    <w:rsid w:val="004B76BC"/>
    <w:rsid w:val="004C1499"/>
    <w:rsid w:val="004C3B3A"/>
    <w:rsid w:val="004D3CDC"/>
    <w:rsid w:val="004D3D6B"/>
    <w:rsid w:val="004D580B"/>
    <w:rsid w:val="004D5D80"/>
    <w:rsid w:val="004E1275"/>
    <w:rsid w:val="004E6528"/>
    <w:rsid w:val="004F071B"/>
    <w:rsid w:val="004F0C58"/>
    <w:rsid w:val="004F0FD9"/>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724AC"/>
    <w:rsid w:val="00572659"/>
    <w:rsid w:val="00575692"/>
    <w:rsid w:val="00591134"/>
    <w:rsid w:val="00592C39"/>
    <w:rsid w:val="005932CA"/>
    <w:rsid w:val="005A1249"/>
    <w:rsid w:val="005A4432"/>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3C93"/>
    <w:rsid w:val="006D54AC"/>
    <w:rsid w:val="006E5956"/>
    <w:rsid w:val="006E5B2F"/>
    <w:rsid w:val="006F3740"/>
    <w:rsid w:val="006F5322"/>
    <w:rsid w:val="006F6D26"/>
    <w:rsid w:val="006F732C"/>
    <w:rsid w:val="006F7B30"/>
    <w:rsid w:val="00700FB5"/>
    <w:rsid w:val="00705548"/>
    <w:rsid w:val="00713A23"/>
    <w:rsid w:val="00716B3A"/>
    <w:rsid w:val="00716CE7"/>
    <w:rsid w:val="00717CE1"/>
    <w:rsid w:val="007212B3"/>
    <w:rsid w:val="00721951"/>
    <w:rsid w:val="0072300F"/>
    <w:rsid w:val="0072442B"/>
    <w:rsid w:val="00735F94"/>
    <w:rsid w:val="007370A4"/>
    <w:rsid w:val="007413B7"/>
    <w:rsid w:val="007422AB"/>
    <w:rsid w:val="00746D2F"/>
    <w:rsid w:val="00751000"/>
    <w:rsid w:val="0075440D"/>
    <w:rsid w:val="00761009"/>
    <w:rsid w:val="00762808"/>
    <w:rsid w:val="007677E9"/>
    <w:rsid w:val="00767E4D"/>
    <w:rsid w:val="00772675"/>
    <w:rsid w:val="00784564"/>
    <w:rsid w:val="0078690C"/>
    <w:rsid w:val="00786E52"/>
    <w:rsid w:val="00790EFA"/>
    <w:rsid w:val="0079799D"/>
    <w:rsid w:val="007A0499"/>
    <w:rsid w:val="007A4EC6"/>
    <w:rsid w:val="007B2C14"/>
    <w:rsid w:val="007C2B7A"/>
    <w:rsid w:val="007D35BB"/>
    <w:rsid w:val="007D571F"/>
    <w:rsid w:val="007F1C7F"/>
    <w:rsid w:val="007F3FEA"/>
    <w:rsid w:val="007F577C"/>
    <w:rsid w:val="007F653E"/>
    <w:rsid w:val="008032E9"/>
    <w:rsid w:val="00804469"/>
    <w:rsid w:val="00812DF3"/>
    <w:rsid w:val="00815539"/>
    <w:rsid w:val="00822D4A"/>
    <w:rsid w:val="008257D3"/>
    <w:rsid w:val="00834911"/>
    <w:rsid w:val="00837331"/>
    <w:rsid w:val="00845569"/>
    <w:rsid w:val="008515BA"/>
    <w:rsid w:val="00860740"/>
    <w:rsid w:val="0087290C"/>
    <w:rsid w:val="00873DC1"/>
    <w:rsid w:val="0087591E"/>
    <w:rsid w:val="00883221"/>
    <w:rsid w:val="00895515"/>
    <w:rsid w:val="008A4D46"/>
    <w:rsid w:val="008B4743"/>
    <w:rsid w:val="008B4B47"/>
    <w:rsid w:val="008C0FC7"/>
    <w:rsid w:val="008C1707"/>
    <w:rsid w:val="008C1F48"/>
    <w:rsid w:val="008C5304"/>
    <w:rsid w:val="008C5F40"/>
    <w:rsid w:val="008E1411"/>
    <w:rsid w:val="008E41EA"/>
    <w:rsid w:val="008E4F33"/>
    <w:rsid w:val="008E67BE"/>
    <w:rsid w:val="008F7A31"/>
    <w:rsid w:val="009013FB"/>
    <w:rsid w:val="00902F3B"/>
    <w:rsid w:val="00913421"/>
    <w:rsid w:val="00920A86"/>
    <w:rsid w:val="00923428"/>
    <w:rsid w:val="0092388E"/>
    <w:rsid w:val="00926534"/>
    <w:rsid w:val="00930C77"/>
    <w:rsid w:val="009325B0"/>
    <w:rsid w:val="0094324E"/>
    <w:rsid w:val="00943259"/>
    <w:rsid w:val="00943A8D"/>
    <w:rsid w:val="00950939"/>
    <w:rsid w:val="00953A7F"/>
    <w:rsid w:val="00961825"/>
    <w:rsid w:val="00964ECA"/>
    <w:rsid w:val="00972229"/>
    <w:rsid w:val="00977866"/>
    <w:rsid w:val="00984F64"/>
    <w:rsid w:val="009A0B2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05FEF"/>
    <w:rsid w:val="00B103FD"/>
    <w:rsid w:val="00B1554A"/>
    <w:rsid w:val="00B1615F"/>
    <w:rsid w:val="00B2185B"/>
    <w:rsid w:val="00B26D13"/>
    <w:rsid w:val="00B30A16"/>
    <w:rsid w:val="00B321C6"/>
    <w:rsid w:val="00B346F0"/>
    <w:rsid w:val="00B35270"/>
    <w:rsid w:val="00B36E6D"/>
    <w:rsid w:val="00B427A9"/>
    <w:rsid w:val="00B45575"/>
    <w:rsid w:val="00B47301"/>
    <w:rsid w:val="00B66425"/>
    <w:rsid w:val="00B71576"/>
    <w:rsid w:val="00B71B41"/>
    <w:rsid w:val="00B75363"/>
    <w:rsid w:val="00B77DD0"/>
    <w:rsid w:val="00B80599"/>
    <w:rsid w:val="00B853B2"/>
    <w:rsid w:val="00B85863"/>
    <w:rsid w:val="00B87E3A"/>
    <w:rsid w:val="00B909F7"/>
    <w:rsid w:val="00B90E4C"/>
    <w:rsid w:val="00B91CA4"/>
    <w:rsid w:val="00B92D42"/>
    <w:rsid w:val="00B9463C"/>
    <w:rsid w:val="00BA1167"/>
    <w:rsid w:val="00BA2F66"/>
    <w:rsid w:val="00BA3B40"/>
    <w:rsid w:val="00BB4B04"/>
    <w:rsid w:val="00BB5C7E"/>
    <w:rsid w:val="00BC0B66"/>
    <w:rsid w:val="00BC0F8C"/>
    <w:rsid w:val="00BC62D0"/>
    <w:rsid w:val="00BC706E"/>
    <w:rsid w:val="00BD0EFE"/>
    <w:rsid w:val="00BE662A"/>
    <w:rsid w:val="00BE7479"/>
    <w:rsid w:val="00C00F9B"/>
    <w:rsid w:val="00C01703"/>
    <w:rsid w:val="00C1765A"/>
    <w:rsid w:val="00C179E2"/>
    <w:rsid w:val="00C25022"/>
    <w:rsid w:val="00C31A54"/>
    <w:rsid w:val="00C32614"/>
    <w:rsid w:val="00C37458"/>
    <w:rsid w:val="00C51B55"/>
    <w:rsid w:val="00C536EB"/>
    <w:rsid w:val="00C57040"/>
    <w:rsid w:val="00C64C9C"/>
    <w:rsid w:val="00C67276"/>
    <w:rsid w:val="00C72A00"/>
    <w:rsid w:val="00C75419"/>
    <w:rsid w:val="00C77761"/>
    <w:rsid w:val="00C77AB5"/>
    <w:rsid w:val="00C81B79"/>
    <w:rsid w:val="00C91D43"/>
    <w:rsid w:val="00C979A1"/>
    <w:rsid w:val="00CA2C6A"/>
    <w:rsid w:val="00CA61B2"/>
    <w:rsid w:val="00CA6A06"/>
    <w:rsid w:val="00CB2BA2"/>
    <w:rsid w:val="00CB7EEE"/>
    <w:rsid w:val="00CC48AC"/>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43CC0"/>
    <w:rsid w:val="00D46A63"/>
    <w:rsid w:val="00D55E7A"/>
    <w:rsid w:val="00D57116"/>
    <w:rsid w:val="00D6341E"/>
    <w:rsid w:val="00D712B6"/>
    <w:rsid w:val="00D724DD"/>
    <w:rsid w:val="00D742AD"/>
    <w:rsid w:val="00D74F97"/>
    <w:rsid w:val="00D83A4A"/>
    <w:rsid w:val="00D84390"/>
    <w:rsid w:val="00D9182C"/>
    <w:rsid w:val="00D93CA5"/>
    <w:rsid w:val="00DA0132"/>
    <w:rsid w:val="00DA04B5"/>
    <w:rsid w:val="00DA0FB7"/>
    <w:rsid w:val="00DA6067"/>
    <w:rsid w:val="00DA72A4"/>
    <w:rsid w:val="00DA7E53"/>
    <w:rsid w:val="00DB01A5"/>
    <w:rsid w:val="00DB1ACD"/>
    <w:rsid w:val="00DC13D1"/>
    <w:rsid w:val="00DC24D2"/>
    <w:rsid w:val="00DC2791"/>
    <w:rsid w:val="00DC2C54"/>
    <w:rsid w:val="00DC32C5"/>
    <w:rsid w:val="00DC50C9"/>
    <w:rsid w:val="00DC7E7D"/>
    <w:rsid w:val="00DD07E9"/>
    <w:rsid w:val="00DD1D5C"/>
    <w:rsid w:val="00DD5779"/>
    <w:rsid w:val="00DD6F9B"/>
    <w:rsid w:val="00DE2E00"/>
    <w:rsid w:val="00DE372E"/>
    <w:rsid w:val="00DE7F5A"/>
    <w:rsid w:val="00E06798"/>
    <w:rsid w:val="00E17AD0"/>
    <w:rsid w:val="00E213C0"/>
    <w:rsid w:val="00E22FDA"/>
    <w:rsid w:val="00E248E2"/>
    <w:rsid w:val="00E27B95"/>
    <w:rsid w:val="00E34C80"/>
    <w:rsid w:val="00E41CBD"/>
    <w:rsid w:val="00E47FEC"/>
    <w:rsid w:val="00E50CD8"/>
    <w:rsid w:val="00E521DE"/>
    <w:rsid w:val="00E53A0F"/>
    <w:rsid w:val="00E56093"/>
    <w:rsid w:val="00E64F40"/>
    <w:rsid w:val="00E6695E"/>
    <w:rsid w:val="00E70BD0"/>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08C5"/>
    <w:rsid w:val="00F24379"/>
    <w:rsid w:val="00F25817"/>
    <w:rsid w:val="00F30562"/>
    <w:rsid w:val="00F32CAD"/>
    <w:rsid w:val="00F40045"/>
    <w:rsid w:val="00F41020"/>
    <w:rsid w:val="00F47012"/>
    <w:rsid w:val="00F51469"/>
    <w:rsid w:val="00F51A47"/>
    <w:rsid w:val="00F51BEC"/>
    <w:rsid w:val="00F530B8"/>
    <w:rsid w:val="00F579F8"/>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445D"/>
    <w:rsid w:val="00FA5302"/>
    <w:rsid w:val="00FB0A38"/>
    <w:rsid w:val="00FB13EC"/>
    <w:rsid w:val="00FB29CB"/>
    <w:rsid w:val="00FB5066"/>
    <w:rsid w:val="00FB68C4"/>
    <w:rsid w:val="00FB77A5"/>
    <w:rsid w:val="00FC2E66"/>
    <w:rsid w:val="00FD0162"/>
    <w:rsid w:val="00FD325A"/>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 w:type="character" w:styleId="LineNumber">
    <w:name w:val="line number"/>
    <w:basedOn w:val="DefaultParagraphFont"/>
    <w:uiPriority w:val="99"/>
    <w:semiHidden/>
    <w:unhideWhenUsed/>
    <w:rsid w:val="00F208C5"/>
  </w:style>
  <w:style w:type="paragraph" w:styleId="Header">
    <w:name w:val="header"/>
    <w:basedOn w:val="Normal"/>
    <w:link w:val="HeaderChar"/>
    <w:uiPriority w:val="99"/>
    <w:unhideWhenUsed/>
    <w:rsid w:val="00F208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08C5"/>
  </w:style>
  <w:style w:type="paragraph" w:styleId="Footer">
    <w:name w:val="footer"/>
    <w:basedOn w:val="Normal"/>
    <w:link w:val="FooterChar"/>
    <w:uiPriority w:val="99"/>
    <w:unhideWhenUsed/>
    <w:rsid w:val="00F208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208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bahlai@kent.edu" TargetMode="Externa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cbahlai/monarch_regi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79E047-4E7F-421C-9196-4D99C0CE0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5</Pages>
  <Words>20413</Words>
  <Characters>116359</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6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3</cp:revision>
  <cp:lastPrinted>2019-01-16T18:31:00Z</cp:lastPrinted>
  <dcterms:created xsi:type="dcterms:W3CDTF">2019-01-16T18:48:00Z</dcterms:created>
  <dcterms:modified xsi:type="dcterms:W3CDTF">2019-01-16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SXdq8YfR"/&gt;&lt;style id="http://www.zotero.org/styles/environmental-entomology" hasBibliography="1" bibliographyStyleHasBeenSet="1"/&gt;&lt;prefs&gt;&lt;pref name="fieldType" value="Field"/&gt;&lt;/prefs&gt;&lt;/data&gt;</vt:lpwstr>
  </property>
</Properties>
</file>